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B07395D" w14:textId="77777777" w:rsidR="006046A6" w:rsidRPr="00C239D0" w:rsidRDefault="006046A6">
      <w:pPr>
        <w:rPr>
          <w:rFonts w:ascii="Arial" w:hAnsi="Arial" w:cs="Arial"/>
          <w:b/>
        </w:rPr>
      </w:pPr>
      <w:r w:rsidRPr="00C239D0">
        <w:rPr>
          <w:rFonts w:ascii="Arial" w:hAnsi="Arial" w:cs="Arial"/>
          <w:b/>
        </w:rPr>
        <w:t>Supplementary table 1: Frequency of clinical features in patients with SRS and SGA</w:t>
      </w:r>
      <w:bookmarkStart w:id="0" w:name="_GoBack"/>
      <w:bookmarkEnd w:id="0"/>
    </w:p>
    <w:tbl>
      <w:tblPr>
        <w:tblW w:w="11057" w:type="dxa"/>
        <w:tblInd w:w="-861" w:type="dxa"/>
        <w:tblLayout w:type="fixed"/>
        <w:tblLook w:val="04A0" w:firstRow="1" w:lastRow="0" w:firstColumn="1" w:lastColumn="0" w:noHBand="0" w:noVBand="1"/>
      </w:tblPr>
      <w:tblGrid>
        <w:gridCol w:w="2694"/>
        <w:gridCol w:w="283"/>
        <w:gridCol w:w="1276"/>
        <w:gridCol w:w="1276"/>
        <w:gridCol w:w="1275"/>
        <w:gridCol w:w="1276"/>
        <w:gridCol w:w="284"/>
        <w:gridCol w:w="1275"/>
        <w:gridCol w:w="1418"/>
      </w:tblGrid>
      <w:tr w:rsidR="00A74412" w:rsidRPr="00C239D0" w14:paraId="413790B4" w14:textId="77777777" w:rsidTr="006046A6">
        <w:trPr>
          <w:trHeight w:val="510"/>
        </w:trPr>
        <w:tc>
          <w:tcPr>
            <w:tcW w:w="2694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0642C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bookmarkStart w:id="1" w:name="RANGE!A1:H40"/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  <w:bookmarkEnd w:id="1"/>
          </w:p>
        </w:tc>
        <w:tc>
          <w:tcPr>
            <w:tcW w:w="283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E7FF67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1E8D65" w14:textId="77777777" w:rsidR="008237C6" w:rsidRPr="00C239D0" w:rsidRDefault="00A74412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 xml:space="preserve">Total </w:t>
            </w:r>
            <w:r w:rsidR="008237C6"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 xml:space="preserve">SRS </w:t>
            </w:r>
          </w:p>
          <w:p w14:paraId="452319A8" w14:textId="77777777" w:rsidR="008237C6" w:rsidRPr="00C239D0" w:rsidRDefault="008237C6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% (total no. of patients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C242F" w14:textId="77777777" w:rsidR="008237C6" w:rsidRPr="00C239D0" w:rsidRDefault="008237C6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11p15LOM</w:t>
            </w:r>
          </w:p>
          <w:p w14:paraId="77251D53" w14:textId="77777777" w:rsidR="008237C6" w:rsidRPr="00C239D0" w:rsidRDefault="008237C6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% (total no. of patients)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2FBE6" w14:textId="7FE389FB" w:rsidR="008237C6" w:rsidRPr="00C239D0" w:rsidRDefault="001B4B03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upd</w:t>
            </w:r>
            <w:proofErr w:type="spellEnd"/>
            <w:r w:rsidR="00B03E5D"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(</w:t>
            </w:r>
            <w:r w:rsidR="008237C6"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7</w:t>
            </w:r>
            <w:r w:rsidR="00B03E5D"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)mat</w:t>
            </w:r>
          </w:p>
          <w:p w14:paraId="4FE6A568" w14:textId="77777777" w:rsidR="00A74412" w:rsidRPr="00C239D0" w:rsidRDefault="00A74412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% (total no. of patients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64747A" w14:textId="19CF61C9" w:rsidR="008237C6" w:rsidRPr="00C239D0" w:rsidRDefault="001B4B03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Clinical SRS</w:t>
            </w:r>
          </w:p>
          <w:p w14:paraId="4ED54329" w14:textId="77777777" w:rsidR="00A74412" w:rsidRPr="00C239D0" w:rsidRDefault="00A74412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% (total no. of patients)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bottom"/>
            <w:hideMark/>
          </w:tcPr>
          <w:p w14:paraId="667E69BD" w14:textId="77777777" w:rsidR="008237C6" w:rsidRPr="00C239D0" w:rsidRDefault="008237C6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AB5C71" w14:textId="77777777" w:rsidR="008237C6" w:rsidRPr="00C239D0" w:rsidRDefault="008237C6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vertAlign w:val="superscript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 xml:space="preserve">non-SRS </w:t>
            </w:r>
            <w:proofErr w:type="spellStart"/>
            <w:r w:rsidRPr="00C239D0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SGA</w:t>
            </w:r>
            <w:r w:rsidR="00B03E5D" w:rsidRPr="00C239D0">
              <w:rPr>
                <w:rFonts w:ascii="Arial" w:eastAsia="Times New Roman" w:hAnsi="Arial" w:cs="Arial"/>
                <w:b/>
                <w:bCs/>
                <w:sz w:val="20"/>
                <w:szCs w:val="20"/>
                <w:vertAlign w:val="superscript"/>
                <w:lang w:eastAsia="en-GB"/>
              </w:rPr>
              <w:t>b</w:t>
            </w:r>
            <w:proofErr w:type="spellEnd"/>
          </w:p>
          <w:p w14:paraId="3B061A4A" w14:textId="77777777" w:rsidR="00A74412" w:rsidRPr="00C239D0" w:rsidRDefault="00A74412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% (total no. of patients)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42B6E68" w14:textId="7173C740" w:rsidR="008237C6" w:rsidRPr="00C239D0" w:rsidRDefault="00A74412" w:rsidP="008237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Reference</w:t>
            </w:r>
          </w:p>
        </w:tc>
      </w:tr>
      <w:tr w:rsidR="00A74412" w:rsidRPr="00C239D0" w14:paraId="0BE740E9" w14:textId="77777777" w:rsidTr="007928D1">
        <w:trPr>
          <w:trHeight w:val="353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bottom"/>
            <w:hideMark/>
          </w:tcPr>
          <w:p w14:paraId="0BB72C3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highlight w:val="lightGray"/>
                <w:lang w:eastAsia="en-GB"/>
              </w:rPr>
              <w:t>NH-CSS Factors: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D28509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EA8681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DAD9C15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849C32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0D0437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0B95B6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1F4BEE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</w:tcPr>
          <w:p w14:paraId="254CBC7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74412" w:rsidRPr="00C239D0" w14:paraId="2D897244" w14:textId="77777777" w:rsidTr="006046A6">
        <w:trPr>
          <w:trHeight w:val="540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1D1A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Birth weight/height ≤ -2SDS </w:t>
            </w:r>
            <w:r w:rsidRPr="00C239D0">
              <w:rPr>
                <w:rFonts w:ascii="Arial" w:eastAsia="Times New Roman" w:hAnsi="Arial" w:cs="Arial"/>
                <w:sz w:val="18"/>
                <w:szCs w:val="18"/>
                <w:vertAlign w:val="superscript"/>
                <w:lang w:eastAsia="en-GB"/>
              </w:rPr>
              <w:t>a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DC5F26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F12C5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1.7 (6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3FC88B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00 (3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FD77C1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2.7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E7F950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5.7 (12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5542F8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3F9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327EBB0" w14:textId="22EED5CA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1F8EB83D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15E72" w14:textId="77777777" w:rsidR="008237C6" w:rsidRPr="00C239D0" w:rsidRDefault="006046A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Relative m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crocephal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2C0E75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771F8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5.7 (20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02AAE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9.1 (112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646194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5.2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001A92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5.4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6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C082888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07CCEA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.8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64CE8E1" w14:textId="2ED39E31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Q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Q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4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3E604CCF" w14:textId="77777777" w:rsidTr="006046A6">
        <w:trPr>
          <w:trHeight w:val="395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EADFD" w14:textId="77777777" w:rsidR="008237C6" w:rsidRPr="00C239D0" w:rsidRDefault="008237C6" w:rsidP="006046A6">
            <w:pPr>
              <w:spacing w:after="0" w:line="240" w:lineRule="auto"/>
              <w:ind w:left="24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Postnatal height ≤ -2SDS 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CA594BC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7B14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4.2 (31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81D5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3.8 (1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9C5A8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0.9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082F7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6.8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3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98D1BC5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F0679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7.7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F580263" w14:textId="5D3FF1EA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484DACF4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F678F" w14:textId="77777777" w:rsidR="008237C6" w:rsidRPr="00C239D0" w:rsidRDefault="006046A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P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rotruding forehead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FE4A1E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4FE2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8.1 (20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6FE14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3.7 (12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E0BED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00.0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C4197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7.6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6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4CD0411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1BB38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.1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71183246" w14:textId="6F640950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QsIDY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CcnVjZTwvQXV0aG9yPjxZ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MxNDgtNTQ8L3BhZ2VzPjx2b2x1bWU+OTI8L3ZvbHVtZT48bnVt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QsIDY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CcnVjZTwvQXV0aG9yPjxZ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MxNDgtNTQ8L3BhZ2VzPjx2b2x1bWU+OTI8L3ZvbHVtZT48bnVt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4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37C11AAB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0DA7D" w14:textId="77777777" w:rsidR="008237C6" w:rsidRPr="00C239D0" w:rsidRDefault="006046A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Feeding d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ifficultie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0FAE30C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523F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0.4 (30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0B39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1.7 (1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55B15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7.2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3D7D9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4.8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3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98C618B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6F6CD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.3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39B6E021" w14:textId="0DDFEECE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5BE4E571" w14:textId="77777777" w:rsidTr="007928D1">
        <w:trPr>
          <w:trHeight w:val="368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8F34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symmetr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C0AC15D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8F84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7.3 (47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ABB5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7.4 (22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23EA4" w14:textId="77777777" w:rsidR="008237C6" w:rsidRPr="00C239D0" w:rsidRDefault="00A74412" w:rsidP="00A7441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9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(6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9F658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9.5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57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3DC3C8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9CCA0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.8</w:t>
            </w:r>
            <w:r w:rsidR="00A74412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9FBCC99" w14:textId="1894BCD2" w:rsidR="008237C6" w:rsidRPr="00C239D0" w:rsidRDefault="00382FDB" w:rsidP="00B617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UsIDcsIDg8L3N0eWxlPjwvRGlzcGxheVRleHQ+PHJlY29yZD48cmVjLW51bWJlcj41MDYxPC9y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xNDgtNTQ8L3BhZ2VzPjx2b2x1bWU+OTI8L3ZvbHVtZT48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MTQwMi03PC9wYWdlcz48dm9sdW1lPjkzPC92b2x1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</w:fldData>
              </w:fldCha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UsIDcsIDg8L3N0eWxlPjwvRGlzcGxheVRleHQ+PHJlY29yZD48cmVjLW51bWJlcj41MDYxPC9y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xNDgtNTQ8L3BhZ2VzPjx2b2x1bWU+OTI8L3ZvbHVtZT48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MTQwMi03PC9wYWdlcz48dm9sdW1lPjkzPC92b2x1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</w:fldData>
              </w:fldCha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="00B617DB" w:rsidRPr="00B617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5, 7, 8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2FF4390B" w14:textId="77777777" w:rsidTr="007928D1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743146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GB"/>
              </w:rPr>
              <w:t>Additional Characteristics: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37303B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E62822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42924D5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976DE7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04141F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28C663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F3927E4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</w:tcPr>
          <w:p w14:paraId="1EBC116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A74412" w:rsidRPr="00C239D0" w14:paraId="5E7963E3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D1D4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Triangular face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E9A300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1253B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3.9 (16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E141D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8.7 (74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6618B" w14:textId="77777777" w:rsidR="008237C6" w:rsidRPr="00C239D0" w:rsidRDefault="00A74412" w:rsidP="00A7441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0.0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(1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8F680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8.7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4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F7560A5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731B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691B27E" w14:textId="6CEA4190" w:rsidR="00060E03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Y8L3N0eWxlPjwvRGlzcGxheVRleHQ+PHJlY29yZD48cmVjLW51bWJlcj42OTY8L3JlYy1u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1NzktODc8L3BhZ2VzPjx2b2x1bWU+OTQ8L3ZvbHVtZT48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Y8L3N0eWxlPjwvRGlzcGxheVRleHQ+PHJlY29yZD48cmVjLW51bWJlcj42OTY8L3JlYy1u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1NzktODc8L3BhZ2VzPjx2b2x1bWU+OTQ8L3ZvbHVtZT48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2, 3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789C5A02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9ECA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Delay</w:t>
            </w:r>
            <w:r w:rsidR="00A74412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ed</w:t>
            </w: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closure </w:t>
            </w:r>
            <w:r w:rsidR="00A74412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of </w:t>
            </w: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fontanelle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BF9BAA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7AAB2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42.6 (47)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04D521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4.4 (3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712449" w14:textId="5D513083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6</w:t>
            </w:r>
            <w:r w:rsidR="001B4B0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.0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(1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9E16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  <w:r w:rsidR="006046A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NDA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29A1BC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9049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  <w:r w:rsidR="006046A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D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29A34BB6" w14:textId="250EB7BD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XYWtlbGluZzwvQXV0aG9yPjxZZWFyPjIwMTA8L1llYXI+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XYWtlbGluZzwvQXV0aG9yPjxZZWFyPjIwMTA8L1llYXI+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5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2F702A20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F73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Low-set &amp;/or posteriorly rotated ears 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E59AF74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CD101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9.3 (26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AE15E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0 (140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489FE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8.8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ED3FA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5.9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8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D86FDA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DD5B9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.5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73BCDCD1" w14:textId="6A2B4C8F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MsIDU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GdWtlPC9BdXRob3I+PFll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MsIDU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GdWtlPC9BdXRob3I+PFll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3, 5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05E475BD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CCC3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Downturned mouth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F0240F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39442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7.7 (17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B6EF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7.0 (114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BA130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5.7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38A87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9.1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3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2061997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6057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.3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724CC312" w14:textId="6C886BEA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LCA1LCA2PC9zdHlsZT48L0Rpc3BsYXlUZXh0PjxyZWNvcmQ+PHJlYy1udW1iZXI+NTA2MTwv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zYwLTg8L3BhZ2VzPjx2b2x1bWU+NDc8L3Zv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YwNC0xNDwvcGFnZXM+PHZvbHVtZT43ODwvdm9sdW1lPjxudW1iZXI+NDwvbnVtYmVy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LCA1LCA2PC9zdHlsZT48L0Rpc3BsYXlUZXh0PjxyZWNvcmQ+PHJlYy1udW1iZXI+NTA2MTwv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zYwLTg8L3BhZ2VzPjx2b2x1bWU+NDc8L3Zv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YwNC0xNDwvcGFnZXM+PHZvbHVtZT43ODwvdm9sdW1lPjxudW1iZXI+NDwvbnVtYmVy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, 3, 5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8C437C" w:rsidRPr="00C239D0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A74412" w:rsidRPr="00C239D0" w14:paraId="0D985D90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5923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Irregular/crowded teeth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747884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2B62B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6.9 (19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3954B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8.6 (10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339E3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8.9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07290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4.1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4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FD7C18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81465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.0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63A35FA0" w14:textId="0EFEA6F2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UsIDY8L3N0eWxlPjwvRGlzcGxheVRleHQ+PHJlY29yZD48cmVjLW51bWJlcj42OTY8L3Jl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UsIDY8L3N0eWxlPjwvRGlzcGxheVRleHQ+PHJlY29yZD48cmVjLW51bWJlcj42OTY8L3Jl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2, 3, 5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8C437C" w:rsidRPr="00C239D0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A74412" w:rsidRPr="00C239D0" w14:paraId="2ADC49F8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A080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Micrognathia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822963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784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1.7 (11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AB7D2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4.7 (79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ADB72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5.9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15AF7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6.0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59B7232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D868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.0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212EB5F" w14:textId="3728B4EB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LCA2PC9zdHlsZT48L0Rpc3BsYXlUZXh0PjxyZWNvcmQ+PHJlYy1udW1iZXI+MTAyPC9yZWMt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jU3OS04NzwvcGFnZXM+PHZvbHVtZT45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LCA2PC9zdHlsZT48L0Rpc3BsYXlUZXh0PjxyZWNvcmQ+PHJlYy1udW1iZXI+MTAyPC9yZWMt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jU3OS04NzwvcGFnZXM+PHZvbHVtZT45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3, 5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46292021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E7A3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Low muscle mas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674BAD9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0E94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6.3 (10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134F5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7.2 (61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98CBF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7.4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94AE3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4.8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3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B6AB598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53481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.2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37BF9C1" w14:textId="2B645776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PC9zdHlsZT48L0Rpc3BsYXlUZXh0PjxyZWNvcmQ+PHJlYy1udW1iZXI+NTA2MTwvcmVjLW51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PC9zdHlsZT48L0Rpc3BsYXlUZXh0PjxyZWNvcmQ+PHJlYy1udW1iZXI+NTA2MTwvcmVjLW51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, 3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3E20707F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2629D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th finger clinodactyl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64DE598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DD9C6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4.6 (3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86DCC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0.7 (17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2863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6.3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F52C6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7.8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1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A977CF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15C67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.2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5962CB5C" w14:textId="0787FE50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Y8L3N0eWxlPjwvRGlzcGxheVRleHQ+PHJlY29yZD48cmVjLW51bWJlcj41MDYxPC9yZWMtbnVt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xNDgtNTQ8L3BhZ2VzPjx2b2x1bWU+OTI8L3ZvbHVtZT48bnVtYmVy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A74412" w:rsidRPr="00C239D0" w14:paraId="7F43A7C7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89D70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Syndactyly of toe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D0CC1B4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00582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9.9 (26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3473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1.8 (141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91318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6.7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E482D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6.0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5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B43B29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87A84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.2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7EF1046C" w14:textId="6443BCC2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MsIDU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GdWtlPC9BdXRob3I+PFll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NTc5LTg3PC9wYWdlcz48dm9sdW1lPjk0PC92b2x1bWU+PG51bWJl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TMsIDU8L3N0eWxlPjwvRGlzcGxheVRleHQ+PHJlY29yZD48cmVjLW51bWJlcj41MDYxPC9yZWMt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DQ2LTUzPC9wYWdlcz48dm9sdW1lPjUyPC92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NTc5LTg3PC9wYWdlcz48dm9sdW1lPjk0PC92b2x1bWU+PG51bWJl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-3, 5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8C437C" w:rsidRPr="00C239D0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A74412" w:rsidRPr="00C239D0" w14:paraId="7BDF8066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889E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Prominent heel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E206D6A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2624F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4.3 (6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5252A1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5.7 (3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38D3D6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00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23A16A" w14:textId="77777777" w:rsidR="008237C6" w:rsidRPr="00C239D0" w:rsidRDefault="00A74412" w:rsidP="008237C6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2.9 (</w:t>
            </w:r>
            <w:r w:rsidR="008237C6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4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6F45632" w14:textId="77777777" w:rsidR="008237C6" w:rsidRPr="00C239D0" w:rsidRDefault="008237C6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8B37" w14:textId="77777777" w:rsidR="008237C6" w:rsidRPr="00C239D0" w:rsidRDefault="00B03E5D" w:rsidP="008237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.5 (</w:t>
            </w:r>
            <w:r w:rsidR="008237C6"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83888A9" w14:textId="64A4F560" w:rsidR="008237C6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4A064D0C" w14:textId="77777777" w:rsidTr="006046A6">
        <w:trPr>
          <w:trHeight w:val="420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4DD46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Shoulder dimple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</w:tcPr>
          <w:p w14:paraId="6CDB0760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B6ED6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5.6 (6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BE6840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7.1 (3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B2454D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6.7 (1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1983F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5.7 (14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</w:tcPr>
          <w:p w14:paraId="3FE7C71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CE621A" w14:textId="21E2646A" w:rsidR="000F1737" w:rsidRPr="00C239D0" w:rsidRDefault="00813963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.0 (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3D964C9F" w14:textId="08FD7552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50CE5435" w14:textId="77777777" w:rsidTr="006046A6">
        <w:trPr>
          <w:trHeight w:val="420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6A4AA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Scoliosis &amp;/or Kyphosis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5A80FC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16503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7.6 (2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CEE45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0.0 (97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DA02A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6.3 (4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62F9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4.4 (78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79CA6D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A8BE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ND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229532E6" w14:textId="74FA7A9D" w:rsidR="00060E03" w:rsidRPr="00C239D0" w:rsidRDefault="00382FDB" w:rsidP="00B617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LCA5PC9zdHlsZT48L0Rpc3BsYXlUZXh0PjxyZWNvcmQ+PHJlYy1udW1iZXI+MTAyPC9yZWMt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jU3OS04NzwvcGFnZXM+PHZvbHVtZT45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</w:fldData>
              </w:fldCha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LCA5PC9zdHlsZT48L0Rpc3BsYXlUZXh0PjxyZWNvcmQ+PHJlYy1udW1iZXI+MTAyPC9yZWMt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jU3OS04NzwvcGFnZXM+PHZvbHVtZT45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</w:fldData>
              </w:fldCha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 w:rsidR="00B617DB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="00B617DB" w:rsidRPr="00B617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3, 5, 9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2500F31D" w14:textId="77777777" w:rsidTr="006046A6">
        <w:trPr>
          <w:trHeight w:val="465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814701" w14:textId="7EBC7894" w:rsidR="000F1737" w:rsidRPr="00C239D0" w:rsidRDefault="00097C25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Male genital a</w:t>
            </w:r>
            <w:r w:rsidR="000F1737"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bnormalities                            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88DAB5B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3B286" w14:textId="3929C722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0</w:t>
            </w:r>
            <w:r w:rsidR="00945A2D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.0</w:t>
            </w: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(8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B13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4.4 (6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08D6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1.4 (1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CDE16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7.5 (8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2B00EB01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44640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.2 (52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F47EAA1" w14:textId="76B8CC03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LCA1LCA2PC9zdHlsZT48L0Rpc3BsYXlUZXh0PjxyZWNvcmQ+PHJlYy1udW1iZXI+NTA2MTwv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zYwLTg8L3BhZ2VzPjx2b2x1bWU+NDc8L3Zv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YwNC0xNDwvcGFnZXM+PHZvbHVtZT43ODwvdm9sdW1lPjxudW1iZXI+NDwvbnVtYmVy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LCAzLCA1LCA2PC9zdHlsZT48L0Rpc3BsYXlUZXh0PjxyZWNvcmQ+PHJlYy1udW1iZXI+NTA2MTwv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YwNC0xNDwvcGFnZXM+PHZvbHVtZT43ODwvdm9sdW1lPjxudW1iZXI+NDwvbnVtYmVy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, 3, 5, 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981CAC" w:rsidRPr="00C239D0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0F1737" w:rsidRPr="00C239D0" w14:paraId="70092B6C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B6419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Motor dela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8BBCE47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5404D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6.6 (25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0A0E4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0.5 (141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91947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8.3 (3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B997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1.3 (63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E5AB6C1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1EC3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.8 (13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656F0B16" w14:textId="4C74EACA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t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U3OS04NzwvcGFnZXM+PHZvbHVtZT45NDwvdm9sdW1lPjxudW1i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t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U3OS04NzwvcGFnZXM+PHZvbHVtZT45NDwvdm9sdW1lPjxudW1i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2-6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981CAC" w:rsidRPr="00C239D0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0F1737" w:rsidRPr="00C239D0" w14:paraId="4A31F956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3C5A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Speech dela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9531FA5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1AD59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9.7 (18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3EFD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1.7 (101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51A5E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3.9 (3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6D60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8.5 (52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2BDE4ED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424E7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.0 (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5C086C5C" w14:textId="7E98CB85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U8L3N0eWxlPjwvRGlzcGxheVRleHQ+PHJlY29yZD48cmVjLW51bWJlcj42OTY8L3JlYy1u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1NzktODc8L3BhZ2VzPjx2b2x1bWU+OTQ8L3ZvbHVtZT48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GdWtlPC9BdXRob3I+PFllYXI+MjAxMzwvWWVhcj48UmVj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1NzktODc8L3BhZ2VzPjx2b2x1bWU+OTQ8L3ZvbHVtZT48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2, 3, 5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2BA92161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73201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utistic spectrum disorder / PDD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286416E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8F68B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8.0 (6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672DAE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.7 (3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50375D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8.3 (1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68CBB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4.3 (14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05D1383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C25A1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.5 (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3407D5FD" w14:textId="2B5A3B1C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1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68F44194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2513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High pitched/ squeaky voice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6A38A8B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06DA3B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5.2 (4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EEB3D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9 (2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7637F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1.0 ( 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4DD80B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4.0 (9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F660B9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D887B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.0 (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5DC2140" w14:textId="0631F30F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PC9zdHlsZT48L0Rpc3BsYXlUZXh0PjxyZWNvcmQ+PHJlYy1udW1iZXI+MTAyPC9yZWMtbnVtYmVy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PC9zdHlsZT48L0Rpc3BsYXlUZXh0PjxyZWNvcmQ+PHJlYy1udW1iZXI+MTAyPC9yZWMtbnVtYmVy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3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 w:rsidR="006061C9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0F1737" w:rsidRPr="00C239D0" w14:paraId="6169687A" w14:textId="77777777" w:rsidTr="006046A6">
        <w:trPr>
          <w:trHeight w:val="402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4C6D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Excessive sweating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69CD44E0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841AF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3.8 (10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C972A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1.4 (70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EFC4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0.4 (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E03F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2.0 (9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E2A61A2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07478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0 (9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35B0F9BC" w14:textId="7E3E3755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PC9zdHlsZT48L0Rpc3BsYXlUZXh0PjxyZWNvcmQ+PHJlYy1udW1iZXI+MTAyPC9yZWMtbnVt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U3OS04NzwvcGFnZXM+PHZvbHVtZT45NDwv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CcnVjZTwvQXV0aG9yPjxZZWFyPjIwMDk8L1llYXI+PFJl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U3OS04NzwvcGFnZXM+PHZvbHVtZT45NDwv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3, 5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6CB432D1" w14:textId="77777777" w:rsidTr="006046A6">
        <w:trPr>
          <w:trHeight w:val="390"/>
        </w:trPr>
        <w:tc>
          <w:tcPr>
            <w:tcW w:w="269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9FF97" w14:textId="3C260A41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Hypoglyc</w:t>
            </w:r>
            <w:r w:rsidR="00A42A0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</w:t>
            </w: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emia</w:t>
            </w:r>
          </w:p>
        </w:tc>
        <w:tc>
          <w:tcPr>
            <w:tcW w:w="2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D2F1393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EF8CC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2.3 (10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B7077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1.7 (69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67493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9 (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30217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 NDA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22432A1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B71126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C239D0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.2 (4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37199D4C" w14:textId="43422D07" w:rsidR="000F1737" w:rsidRPr="00C239D0" w:rsidRDefault="00382FDB" w:rsidP="00382FD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OZXRjaGluZTwvQXV0aG9yPjxZZWFyPjIwMDc8L1llYXI+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begin">
                <w:fldData xml:space="preserve">PEVuZE5vdGU+PENpdGU+PEF1dGhvcj5OZXRjaGluZTwvQXV0aG9yPjxZZWFyPjIwMDc8L1llYXI+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separate"/>
            </w:r>
            <w:r w:rsidRPr="00382FDB">
              <w:rPr>
                <w:rFonts w:ascii="Arial" w:eastAsia="Times New Roman" w:hAnsi="Arial" w:cs="Arial"/>
                <w:noProof/>
                <w:sz w:val="16"/>
                <w:szCs w:val="16"/>
                <w:vertAlign w:val="superscript"/>
                <w:lang w:eastAsia="en-GB"/>
              </w:rPr>
              <w:t>4, 5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0F1737" w:rsidRPr="00C239D0" w14:paraId="6F1DACE8" w14:textId="77777777" w:rsidTr="00B03E5D">
        <w:trPr>
          <w:trHeight w:val="285"/>
        </w:trPr>
        <w:tc>
          <w:tcPr>
            <w:tcW w:w="11057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0E5D55" w14:textId="77777777" w:rsidR="000F1737" w:rsidRPr="00C239D0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  <w:p w14:paraId="3A1F64D0" w14:textId="77777777" w:rsidR="000F1737" w:rsidRPr="00D65D95" w:rsidRDefault="000F1737" w:rsidP="000F173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bbreviations: MPTH, mid-parental target height; ND, no data available; NH-CSS, Netchine-Harbison clinical scoring system; PDD, pervasive developmental disorder</w:t>
            </w:r>
          </w:p>
          <w:p w14:paraId="616B5EB8" w14:textId="43B9CBB4" w:rsidR="000F1737" w:rsidRPr="00C239D0" w:rsidRDefault="000F1737" w:rsidP="001824C9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D65D95">
              <w:rPr>
                <w:rFonts w:ascii="Arial" w:eastAsia="Times New Roman" w:hAnsi="Arial" w:cs="Arial"/>
                <w:sz w:val="18"/>
                <w:szCs w:val="18"/>
                <w:vertAlign w:val="superscript"/>
                <w:lang w:eastAsia="en-GB"/>
              </w:rPr>
              <w:t>a</w:t>
            </w:r>
            <w:proofErr w:type="gramEnd"/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In the majority of studies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,</w:t>
            </w:r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SGA was mandatory for clinical diagnosis; the only one that did not &amp; used either length or weight was 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zzi et al</w:t>
            </w:r>
            <w:r w:rsidR="00D65D95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.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instrText xml:space="preserve"> ADDIN EN.CITE </w:instrTex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instrText xml:space="preserve"> ADDIN EN.CITE.DATA </w:instrTex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end"/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separate"/>
            </w:r>
            <w:r w:rsidR="001824C9" w:rsidRPr="00D65D95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  <w:lang w:eastAsia="en-GB"/>
              </w:rPr>
              <w:t>1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end"/>
            </w:r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. </w:t>
            </w:r>
            <w:proofErr w:type="spellStart"/>
            <w:proofErr w:type="gramStart"/>
            <w:r w:rsidRPr="00D65D95">
              <w:rPr>
                <w:rFonts w:ascii="Arial" w:eastAsia="Times New Roman" w:hAnsi="Arial" w:cs="Arial"/>
                <w:b/>
                <w:bCs/>
                <w:sz w:val="18"/>
                <w:szCs w:val="18"/>
                <w:vertAlign w:val="superscript"/>
                <w:lang w:eastAsia="en-GB"/>
              </w:rPr>
              <w:t>b</w:t>
            </w:r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A</w:t>
            </w:r>
            <w:proofErr w:type="spellEnd"/>
            <w:proofErr w:type="gramEnd"/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single subject from this group was not SGA in the 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Azzi et al. 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instrText xml:space="preserve"> ADDIN EN.CITE </w:instrTex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begin">
                <w:fldData xml:space="preserve">PEVuZE5vdGU+PENpdGU+PEF1dGhvcj5BenppPC9BdXRob3I+PFllYXI+MjAxNTwvWWVhcj48UmVj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</w:fldData>
              </w:fldCha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instrText xml:space="preserve"> ADDIN EN.CITE.DATA </w:instrTex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end"/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separate"/>
            </w:r>
            <w:r w:rsidR="001824C9" w:rsidRPr="00D65D95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  <w:lang w:eastAsia="en-GB"/>
              </w:rPr>
              <w:t>1</w:t>
            </w:r>
            <w:r w:rsidR="001824C9"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fldChar w:fldCharType="end"/>
            </w:r>
            <w:r w:rsidRPr="00D65D95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study but patient specific data was not available so percentages could not be altered.</w:t>
            </w:r>
          </w:p>
        </w:tc>
      </w:tr>
    </w:tbl>
    <w:p w14:paraId="607F27FB" w14:textId="77777777" w:rsidR="00D137D0" w:rsidRPr="00C239D0" w:rsidRDefault="00D137D0" w:rsidP="006046A6">
      <w:pPr>
        <w:rPr>
          <w:rFonts w:ascii="Arial" w:hAnsi="Arial" w:cs="Arial"/>
          <w:b/>
        </w:rPr>
      </w:pPr>
    </w:p>
    <w:p w14:paraId="12CC0677" w14:textId="77777777" w:rsidR="001824C9" w:rsidRPr="001824C9" w:rsidRDefault="00382FDB" w:rsidP="001824C9">
      <w:pPr>
        <w:pStyle w:val="EndNoteBibliographyTitle"/>
        <w:framePr w:wrap="around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1824C9" w:rsidRPr="001824C9">
        <w:rPr>
          <w:b/>
          <w:noProof/>
        </w:rPr>
        <w:t>References</w:t>
      </w:r>
    </w:p>
    <w:p w14:paraId="5B220302" w14:textId="77777777" w:rsidR="001824C9" w:rsidRPr="001824C9" w:rsidRDefault="001824C9" w:rsidP="001824C9">
      <w:pPr>
        <w:pStyle w:val="EndNoteBibliographyTitle"/>
        <w:framePr w:wrap="around"/>
        <w:rPr>
          <w:b/>
          <w:noProof/>
        </w:rPr>
      </w:pPr>
    </w:p>
    <w:p w14:paraId="0B48FEC1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1.</w:t>
      </w:r>
      <w:r w:rsidRPr="001824C9">
        <w:rPr>
          <w:noProof/>
        </w:rPr>
        <w:tab/>
        <w:t xml:space="preserve">Azzi, S. et al. A prospective study validating a clinical scoring system and demonstrating phenotypical-genotypical correlations in Silver-Russell syndrome. </w:t>
      </w:r>
      <w:r w:rsidRPr="001824C9">
        <w:rPr>
          <w:i/>
          <w:noProof/>
        </w:rPr>
        <w:t>J Med Genet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52</w:t>
      </w:r>
      <w:r w:rsidRPr="001824C9">
        <w:rPr>
          <w:noProof/>
        </w:rPr>
        <w:t>, 446-53 (2015).</w:t>
      </w:r>
    </w:p>
    <w:p w14:paraId="2386B0B2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2.</w:t>
      </w:r>
      <w:r w:rsidRPr="001824C9">
        <w:rPr>
          <w:noProof/>
        </w:rPr>
        <w:tab/>
        <w:t xml:space="preserve">Fuke, T. et al. Molecular and Clinical Studies in 138 Japanese Patients with Silver-Russell Syndrome. </w:t>
      </w:r>
      <w:r w:rsidRPr="001824C9">
        <w:rPr>
          <w:i/>
          <w:noProof/>
        </w:rPr>
        <w:t>PLoS ONE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8</w:t>
      </w:r>
      <w:r w:rsidRPr="001824C9">
        <w:rPr>
          <w:noProof/>
        </w:rPr>
        <w:t xml:space="preserve"> (2013).</w:t>
      </w:r>
    </w:p>
    <w:p w14:paraId="21157A70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3.</w:t>
      </w:r>
      <w:r w:rsidRPr="001824C9">
        <w:rPr>
          <w:noProof/>
        </w:rPr>
        <w:tab/>
        <w:t xml:space="preserve">Bruce, S., Hannula-Jouppi, K., Peltonen, J., Kere, J. &amp; Lipsanen-Nyman, M. Clinically distinct epigenetic subgroups in Silver-Russell syndrome: the degree of H19 hypomethylation associates with phenotype severity and genital and skeletal anomalies. </w:t>
      </w:r>
      <w:r w:rsidRPr="001824C9">
        <w:rPr>
          <w:i/>
          <w:noProof/>
        </w:rPr>
        <w:t>J Clin Endocrinol Metab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94</w:t>
      </w:r>
      <w:r w:rsidRPr="001824C9">
        <w:rPr>
          <w:noProof/>
        </w:rPr>
        <w:t>, 579-87 (2009).</w:t>
      </w:r>
    </w:p>
    <w:p w14:paraId="21143845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4.</w:t>
      </w:r>
      <w:r w:rsidRPr="001824C9">
        <w:rPr>
          <w:noProof/>
        </w:rPr>
        <w:tab/>
        <w:t xml:space="preserve">Netchine, I. et al. 11p15 imprinting center region 1 loss of methylation is a common and specific cause of typical Russell-Silver syndrome: clinical scoring system and epigenetic-phenotypic correlations. </w:t>
      </w:r>
      <w:r w:rsidRPr="001824C9">
        <w:rPr>
          <w:i/>
          <w:noProof/>
        </w:rPr>
        <w:t>J Clin Endocrinol Metab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92</w:t>
      </w:r>
      <w:r w:rsidRPr="001824C9">
        <w:rPr>
          <w:noProof/>
        </w:rPr>
        <w:t>, 3148-54 (2007).</w:t>
      </w:r>
    </w:p>
    <w:p w14:paraId="0C1A6156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5.</w:t>
      </w:r>
      <w:r w:rsidRPr="001824C9">
        <w:rPr>
          <w:noProof/>
        </w:rPr>
        <w:tab/>
        <w:t xml:space="preserve">Wakeling, E. L. et al. Epigenotype-phenotype correlations in Silver-Russell syndrome. </w:t>
      </w:r>
      <w:r w:rsidRPr="001824C9">
        <w:rPr>
          <w:i/>
          <w:noProof/>
        </w:rPr>
        <w:t>J Med Genet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47</w:t>
      </w:r>
      <w:r w:rsidRPr="001824C9">
        <w:rPr>
          <w:noProof/>
        </w:rPr>
        <w:t>, 760-8 (2010).</w:t>
      </w:r>
    </w:p>
    <w:p w14:paraId="6F721CEE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6.</w:t>
      </w:r>
      <w:r w:rsidRPr="001824C9">
        <w:rPr>
          <w:noProof/>
        </w:rPr>
        <w:tab/>
        <w:t xml:space="preserve">Bliek, J. et al. Hypomethylation of the H19 gene causes not only Silver-Russell syndrome (SRS) but also isolated asymmetry or an SRS-like phenotype. </w:t>
      </w:r>
      <w:r w:rsidRPr="001824C9">
        <w:rPr>
          <w:i/>
          <w:noProof/>
        </w:rPr>
        <w:t>Am J Hum Genet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78</w:t>
      </w:r>
      <w:r w:rsidRPr="001824C9">
        <w:rPr>
          <w:noProof/>
        </w:rPr>
        <w:t>, 604-14 (2006).</w:t>
      </w:r>
    </w:p>
    <w:p w14:paraId="6C512371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7.</w:t>
      </w:r>
      <w:r w:rsidRPr="001824C9">
        <w:rPr>
          <w:noProof/>
        </w:rPr>
        <w:tab/>
        <w:t xml:space="preserve">Bartholdi, D. et al. Epigenetic mutations of the imprinted IGF2-H19 domain in Silver-Russell syndrome (SRS): results from a large cohort of patients with SRS and SRS-like phenotypes. </w:t>
      </w:r>
      <w:r w:rsidRPr="001824C9">
        <w:rPr>
          <w:i/>
          <w:noProof/>
        </w:rPr>
        <w:t>J Med Genet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46</w:t>
      </w:r>
      <w:r w:rsidRPr="001824C9">
        <w:rPr>
          <w:noProof/>
        </w:rPr>
        <w:t>, 192-7 (2009).</w:t>
      </w:r>
    </w:p>
    <w:p w14:paraId="13BFD4A2" w14:textId="77777777" w:rsidR="001824C9" w:rsidRPr="001824C9" w:rsidRDefault="001824C9" w:rsidP="001824C9">
      <w:pPr>
        <w:pStyle w:val="EndNoteBibliography"/>
        <w:framePr w:wrap="around"/>
        <w:spacing w:after="0"/>
        <w:ind w:left="720" w:hanging="720"/>
        <w:rPr>
          <w:noProof/>
        </w:rPr>
      </w:pPr>
      <w:r w:rsidRPr="001824C9">
        <w:rPr>
          <w:noProof/>
        </w:rPr>
        <w:t>8.</w:t>
      </w:r>
      <w:r w:rsidRPr="001824C9">
        <w:rPr>
          <w:noProof/>
        </w:rPr>
        <w:tab/>
        <w:t xml:space="preserve">Binder, G. et al. The endocrine phenotype in Silver-Russell syndrome is defined by the underlying epigenetic alteration. </w:t>
      </w:r>
      <w:r w:rsidRPr="001824C9">
        <w:rPr>
          <w:i/>
          <w:noProof/>
        </w:rPr>
        <w:t>J Clin Endocrinol Metab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93</w:t>
      </w:r>
      <w:r w:rsidRPr="001824C9">
        <w:rPr>
          <w:noProof/>
        </w:rPr>
        <w:t>, 1402-7 (2008).</w:t>
      </w:r>
    </w:p>
    <w:p w14:paraId="44E4CA3C" w14:textId="77777777" w:rsidR="001824C9" w:rsidRPr="001824C9" w:rsidRDefault="001824C9" w:rsidP="001824C9">
      <w:pPr>
        <w:pStyle w:val="EndNoteBibliography"/>
        <w:framePr w:wrap="around"/>
        <w:ind w:left="720" w:hanging="720"/>
        <w:rPr>
          <w:noProof/>
        </w:rPr>
      </w:pPr>
      <w:r w:rsidRPr="001824C9">
        <w:rPr>
          <w:noProof/>
        </w:rPr>
        <w:t>9.</w:t>
      </w:r>
      <w:r w:rsidRPr="001824C9">
        <w:rPr>
          <w:noProof/>
        </w:rPr>
        <w:tab/>
        <w:t xml:space="preserve">Yamaguchi, K. T., Jr., Salem, J. B., Myung, K. S., Romero, A. N., Jr. &amp; Skaggs, D. L. Spinal Deformity in Russell–Silver Syndrome. </w:t>
      </w:r>
      <w:r w:rsidRPr="001824C9">
        <w:rPr>
          <w:i/>
          <w:noProof/>
        </w:rPr>
        <w:t>Spine Deformity</w:t>
      </w:r>
      <w:r w:rsidRPr="001824C9">
        <w:rPr>
          <w:noProof/>
        </w:rPr>
        <w:t xml:space="preserve"> </w:t>
      </w:r>
      <w:r w:rsidRPr="001824C9">
        <w:rPr>
          <w:b/>
          <w:noProof/>
        </w:rPr>
        <w:t>3</w:t>
      </w:r>
      <w:r w:rsidRPr="001824C9">
        <w:rPr>
          <w:noProof/>
        </w:rPr>
        <w:t>, 95-97 (2015).</w:t>
      </w:r>
    </w:p>
    <w:p w14:paraId="45498E9A" w14:textId="414D1328" w:rsidR="00DC0FA7" w:rsidRDefault="00382FDB" w:rsidP="004459B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DC0FA7" w:rsidSect="004459BD">
      <w:pgSz w:w="11906" w:h="16838"/>
      <w:pgMar w:top="1135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 amended 20160302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avfvdfyd2ee7eez5cpxzep2d002ttv2spe&quot;&gt;My EndNote Library KLS&lt;record-ids&gt;&lt;item&gt;51&lt;/item&gt;&lt;item&gt;101&lt;/item&gt;&lt;item&gt;102&lt;/item&gt;&lt;item&gt;112&lt;/item&gt;&lt;item&gt;119&lt;/item&gt;&lt;item&gt;126&lt;/item&gt;&lt;item&gt;696&lt;/item&gt;&lt;item&gt;5061&lt;/item&gt;&lt;item&gt;5067&lt;/item&gt;&lt;/record-ids&gt;&lt;/item&gt;&lt;/Libraries&gt;"/>
  </w:docVars>
  <w:rsids>
    <w:rsidRoot w:val="007671E3"/>
    <w:rsid w:val="00030CF2"/>
    <w:rsid w:val="00040E3B"/>
    <w:rsid w:val="00060E03"/>
    <w:rsid w:val="000870D2"/>
    <w:rsid w:val="00097C25"/>
    <w:rsid w:val="000F1737"/>
    <w:rsid w:val="00123555"/>
    <w:rsid w:val="0012689F"/>
    <w:rsid w:val="001824C9"/>
    <w:rsid w:val="0018737F"/>
    <w:rsid w:val="001B4B03"/>
    <w:rsid w:val="002F4F8D"/>
    <w:rsid w:val="0038282C"/>
    <w:rsid w:val="00382FDB"/>
    <w:rsid w:val="0042722C"/>
    <w:rsid w:val="004459BD"/>
    <w:rsid w:val="004D3A94"/>
    <w:rsid w:val="005704C7"/>
    <w:rsid w:val="006046A6"/>
    <w:rsid w:val="006061C9"/>
    <w:rsid w:val="00696F0C"/>
    <w:rsid w:val="006A4C79"/>
    <w:rsid w:val="00731A84"/>
    <w:rsid w:val="007671E3"/>
    <w:rsid w:val="00775242"/>
    <w:rsid w:val="007928D1"/>
    <w:rsid w:val="007A0514"/>
    <w:rsid w:val="007E0140"/>
    <w:rsid w:val="007E414B"/>
    <w:rsid w:val="00813963"/>
    <w:rsid w:val="008237C6"/>
    <w:rsid w:val="008375E5"/>
    <w:rsid w:val="008B37C3"/>
    <w:rsid w:val="008C437C"/>
    <w:rsid w:val="009157F3"/>
    <w:rsid w:val="00945A2D"/>
    <w:rsid w:val="00981AA4"/>
    <w:rsid w:val="00981CAC"/>
    <w:rsid w:val="009E6211"/>
    <w:rsid w:val="00A20BC9"/>
    <w:rsid w:val="00A3467B"/>
    <w:rsid w:val="00A42A00"/>
    <w:rsid w:val="00A54024"/>
    <w:rsid w:val="00A74412"/>
    <w:rsid w:val="00AA5E50"/>
    <w:rsid w:val="00AD5921"/>
    <w:rsid w:val="00B03E5D"/>
    <w:rsid w:val="00B617DB"/>
    <w:rsid w:val="00BB5160"/>
    <w:rsid w:val="00BC1193"/>
    <w:rsid w:val="00BE35D0"/>
    <w:rsid w:val="00C239D0"/>
    <w:rsid w:val="00C60741"/>
    <w:rsid w:val="00CC44D9"/>
    <w:rsid w:val="00D137D0"/>
    <w:rsid w:val="00D5137B"/>
    <w:rsid w:val="00D65D95"/>
    <w:rsid w:val="00D66F68"/>
    <w:rsid w:val="00DA45E3"/>
    <w:rsid w:val="00DC0FA7"/>
    <w:rsid w:val="00EB6265"/>
    <w:rsid w:val="00F91FAF"/>
    <w:rsid w:val="00FC7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6A0626"/>
  <w15:docId w15:val="{580CC2D5-B746-40CA-BC53-53A3CABAA1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37C3"/>
  </w:style>
  <w:style w:type="paragraph" w:styleId="Heading1">
    <w:name w:val="heading 1"/>
    <w:basedOn w:val="Normal"/>
    <w:link w:val="Heading1Char"/>
    <w:uiPriority w:val="9"/>
    <w:qFormat/>
    <w:rsid w:val="0012355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744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44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44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44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44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4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41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137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DC0FA7"/>
    <w:pPr>
      <w:framePr w:hSpace="180" w:wrap="around" w:vAnchor="text" w:hAnchor="margin" w:xAlign="center" w:y="1076"/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C0FA7"/>
    <w:pPr>
      <w:framePr w:hSpace="180" w:wrap="around" w:vAnchor="text" w:hAnchor="margin" w:xAlign="center" w:y="1076"/>
      <w:spacing w:line="240" w:lineRule="auto"/>
    </w:pPr>
    <w:rPr>
      <w:rFonts w:ascii="Calibri" w:hAnsi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123555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123555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123555"/>
  </w:style>
  <w:style w:type="character" w:customStyle="1" w:styleId="highlight">
    <w:name w:val="highlight"/>
    <w:basedOn w:val="DefaultParagraphFont"/>
    <w:rsid w:val="001235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55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8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0F1354F-347D-419D-BA81-D9211BF668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862</Words>
  <Characters>492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ma Benton</dc:creator>
  <cp:lastModifiedBy>Emma Benton</cp:lastModifiedBy>
  <cp:revision>2</cp:revision>
  <cp:lastPrinted>2016-03-29T20:38:00Z</cp:lastPrinted>
  <dcterms:created xsi:type="dcterms:W3CDTF">2016-03-29T20:39:00Z</dcterms:created>
  <dcterms:modified xsi:type="dcterms:W3CDTF">2016-03-29T20:39:00Z</dcterms:modified>
</cp:coreProperties>
</file>